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4C67A6">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4C67A6">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4C67A6">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4C67A6">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4C67A6">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4C67A6">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4C67A6">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4C67A6">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4C67A6">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CFEF1CD"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624366E3" w:rsidR="00F66337" w:rsidRDefault="00F66337" w:rsidP="00F66337">
      <w:pPr>
        <w:rPr>
          <w:lang w:eastAsia="en-US"/>
        </w:rPr>
      </w:pPr>
      <w:r>
        <w:rPr>
          <w:lang w:eastAsia="en-US"/>
        </w:rPr>
        <w:t>Texto</w:t>
      </w:r>
    </w:p>
    <w:p w14:paraId="4ECF058E" w14:textId="132863C7" w:rsidR="00DE310A" w:rsidRDefault="00DE310A" w:rsidP="00F66337">
      <w:pPr>
        <w:rPr>
          <w:lang w:eastAsia="en-US"/>
        </w:rPr>
      </w:pPr>
    </w:p>
    <w:p w14:paraId="0F8888C3" w14:textId="6CA1A8CD" w:rsidR="003264E0" w:rsidRDefault="003264E0" w:rsidP="003264E0">
      <w:pPr>
        <w:pStyle w:val="Ttulo2"/>
      </w:pPr>
      <w:bookmarkStart w:id="11" w:name="_Toc38567255"/>
      <w:r>
        <w:t>Os trabalhos</w:t>
      </w:r>
      <w:bookmarkEnd w:id="11"/>
    </w:p>
    <w:p w14:paraId="48A9DEA8" w14:textId="4BFED64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proofErr w:type="gramStart"/>
      <w:r w:rsidR="00DE310A" w:rsidRPr="00DE310A">
        <w:rPr>
          <w:i/>
          <w:iCs w:val="0"/>
          <w:lang w:eastAsia="en-US"/>
        </w:rPr>
        <w:t>playlist</w:t>
      </w:r>
      <w:proofErr w:type="gramEnd"/>
      <w:r w:rsidR="003264E0">
        <w:rPr>
          <w:i/>
          <w:iCs w:val="0"/>
          <w:lang w:eastAsia="en-US"/>
        </w:rPr>
        <w:t>.</w:t>
      </w:r>
    </w:p>
    <w:p w14:paraId="1E25A3C3" w14:textId="10D59F2F"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w:t>
      </w:r>
      <w:r w:rsidR="00B3145F">
        <w:rPr>
          <w:lang w:eastAsia="en-US"/>
        </w:rPr>
        <w:lastRenderedPageBreak/>
        <w:t xml:space="preserve">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42809667"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w:t>
      </w:r>
      <w:r w:rsidR="008B49B9">
        <w:rPr>
          <w:lang w:eastAsia="en-US"/>
        </w:rPr>
        <w:t xml:space="preserve">Music </w:t>
      </w:r>
      <w:proofErr w:type="spellStart"/>
      <w:r w:rsidR="008B49B9">
        <w:rPr>
          <w:lang w:eastAsia="en-US"/>
        </w:rPr>
        <w:t>Recommender</w:t>
      </w:r>
      <w:proofErr w:type="spellEnd"/>
      <w:r w:rsidR="008B49B9">
        <w:rPr>
          <w:lang w:eastAsia="en-US"/>
        </w:rPr>
        <w:t xml:space="preserve"> Systems</w:t>
      </w:r>
      <w:r w:rsidR="008B49B9">
        <w:rPr>
          <w:lang w:eastAsia="en-US"/>
        </w:rPr>
        <w:t xml:space="preserve">),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2F4D251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142C40BF"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A1BDDA" w14:textId="77777777" w:rsidR="004C67A6" w:rsidRDefault="004C67A6">
      <w:r>
        <w:separator/>
      </w:r>
    </w:p>
    <w:p w14:paraId="01FD2E30" w14:textId="77777777" w:rsidR="004C67A6" w:rsidRDefault="004C67A6"/>
    <w:p w14:paraId="68E1A0AE" w14:textId="77777777" w:rsidR="004C67A6" w:rsidRDefault="004C67A6"/>
    <w:p w14:paraId="32DE2ABA" w14:textId="77777777" w:rsidR="004C67A6" w:rsidRDefault="004C67A6"/>
    <w:p w14:paraId="1019E130" w14:textId="77777777" w:rsidR="004C67A6" w:rsidRDefault="004C67A6"/>
    <w:p w14:paraId="4BE0AA14" w14:textId="77777777" w:rsidR="004C67A6" w:rsidRDefault="004C67A6"/>
    <w:p w14:paraId="04E9B196" w14:textId="77777777" w:rsidR="004C67A6" w:rsidRDefault="004C67A6"/>
    <w:p w14:paraId="144E85B0" w14:textId="77777777" w:rsidR="004C67A6" w:rsidRDefault="004C67A6"/>
    <w:p w14:paraId="236B5B46" w14:textId="77777777" w:rsidR="004C67A6" w:rsidRDefault="004C67A6"/>
    <w:p w14:paraId="689957F5" w14:textId="77777777" w:rsidR="004C67A6" w:rsidRDefault="004C67A6"/>
  </w:endnote>
  <w:endnote w:type="continuationSeparator" w:id="0">
    <w:p w14:paraId="16B8C8F0" w14:textId="77777777" w:rsidR="004C67A6" w:rsidRDefault="004C67A6">
      <w:r>
        <w:continuationSeparator/>
      </w:r>
    </w:p>
    <w:p w14:paraId="4A014C38" w14:textId="77777777" w:rsidR="004C67A6" w:rsidRDefault="004C67A6"/>
    <w:p w14:paraId="2ED5E08E" w14:textId="77777777" w:rsidR="004C67A6" w:rsidRDefault="004C67A6"/>
    <w:p w14:paraId="5E1463C0" w14:textId="77777777" w:rsidR="004C67A6" w:rsidRDefault="004C67A6"/>
    <w:p w14:paraId="4F43B77B" w14:textId="77777777" w:rsidR="004C67A6" w:rsidRDefault="004C67A6"/>
    <w:p w14:paraId="73E2D7C0" w14:textId="77777777" w:rsidR="004C67A6" w:rsidRDefault="004C67A6"/>
    <w:p w14:paraId="607BDA6F" w14:textId="77777777" w:rsidR="004C67A6" w:rsidRDefault="004C67A6"/>
    <w:p w14:paraId="0A77AD91" w14:textId="77777777" w:rsidR="004C67A6" w:rsidRDefault="004C67A6"/>
    <w:p w14:paraId="2C4A53F7" w14:textId="77777777" w:rsidR="004C67A6" w:rsidRDefault="004C67A6"/>
    <w:p w14:paraId="3A83FEBA" w14:textId="77777777" w:rsidR="004C67A6" w:rsidRDefault="004C67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5D77A5" w14:textId="77777777" w:rsidR="004C67A6" w:rsidRDefault="004C67A6">
      <w:r>
        <w:separator/>
      </w:r>
    </w:p>
  </w:footnote>
  <w:footnote w:type="continuationSeparator" w:id="0">
    <w:p w14:paraId="2A79A784" w14:textId="77777777" w:rsidR="004C67A6" w:rsidRDefault="004C67A6">
      <w:r>
        <w:continuationSeparator/>
      </w:r>
    </w:p>
    <w:p w14:paraId="181C3B1D" w14:textId="77777777" w:rsidR="004C67A6" w:rsidRDefault="004C67A6"/>
    <w:p w14:paraId="0E1477F1" w14:textId="77777777" w:rsidR="004C67A6" w:rsidRDefault="004C67A6"/>
    <w:p w14:paraId="424A1910" w14:textId="77777777" w:rsidR="004C67A6" w:rsidRDefault="004C67A6"/>
    <w:p w14:paraId="2FB063B7" w14:textId="77777777" w:rsidR="004C67A6" w:rsidRDefault="004C67A6"/>
    <w:p w14:paraId="1CEE2259" w14:textId="77777777" w:rsidR="004C67A6" w:rsidRDefault="004C67A6"/>
    <w:p w14:paraId="76A87304" w14:textId="77777777" w:rsidR="004C67A6" w:rsidRDefault="004C67A6"/>
    <w:p w14:paraId="3751539E" w14:textId="77777777" w:rsidR="004C67A6" w:rsidRDefault="004C67A6"/>
    <w:p w14:paraId="4601B548" w14:textId="77777777" w:rsidR="004C67A6" w:rsidRDefault="004C67A6"/>
    <w:p w14:paraId="4A945FAD" w14:textId="77777777" w:rsidR="004C67A6" w:rsidRDefault="004C67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823A9"/>
    <w:rsid w:val="000964B3"/>
    <w:rsid w:val="000C049F"/>
    <w:rsid w:val="000C396C"/>
    <w:rsid w:val="000C619D"/>
    <w:rsid w:val="000D1CE9"/>
    <w:rsid w:val="000D4B14"/>
    <w:rsid w:val="000E08FD"/>
    <w:rsid w:val="000F39E5"/>
    <w:rsid w:val="00103B48"/>
    <w:rsid w:val="0011263A"/>
    <w:rsid w:val="00130BE8"/>
    <w:rsid w:val="00133319"/>
    <w:rsid w:val="00171833"/>
    <w:rsid w:val="001956E6"/>
    <w:rsid w:val="00201E61"/>
    <w:rsid w:val="002337EE"/>
    <w:rsid w:val="00251E4B"/>
    <w:rsid w:val="00261EE2"/>
    <w:rsid w:val="0026450D"/>
    <w:rsid w:val="00285410"/>
    <w:rsid w:val="002B6979"/>
    <w:rsid w:val="002B6B6F"/>
    <w:rsid w:val="002F0607"/>
    <w:rsid w:val="00302815"/>
    <w:rsid w:val="00307B26"/>
    <w:rsid w:val="00310F84"/>
    <w:rsid w:val="003154CF"/>
    <w:rsid w:val="003264E0"/>
    <w:rsid w:val="0033142C"/>
    <w:rsid w:val="003409B7"/>
    <w:rsid w:val="003428BA"/>
    <w:rsid w:val="003679F5"/>
    <w:rsid w:val="003B1F3F"/>
    <w:rsid w:val="003B78E9"/>
    <w:rsid w:val="003C49D3"/>
    <w:rsid w:val="00431A87"/>
    <w:rsid w:val="00451818"/>
    <w:rsid w:val="0046022D"/>
    <w:rsid w:val="004625D3"/>
    <w:rsid w:val="00473AC1"/>
    <w:rsid w:val="004874B9"/>
    <w:rsid w:val="004A03D3"/>
    <w:rsid w:val="004A223B"/>
    <w:rsid w:val="004B4715"/>
    <w:rsid w:val="004C67A6"/>
    <w:rsid w:val="004E0B1F"/>
    <w:rsid w:val="004F05A8"/>
    <w:rsid w:val="004F1C5F"/>
    <w:rsid w:val="004F2D0D"/>
    <w:rsid w:val="00552E1D"/>
    <w:rsid w:val="00557A04"/>
    <w:rsid w:val="00572A54"/>
    <w:rsid w:val="00576788"/>
    <w:rsid w:val="00577C81"/>
    <w:rsid w:val="00584E18"/>
    <w:rsid w:val="005973E9"/>
    <w:rsid w:val="005A4548"/>
    <w:rsid w:val="00611DE3"/>
    <w:rsid w:val="00632F3D"/>
    <w:rsid w:val="00640DD5"/>
    <w:rsid w:val="00641606"/>
    <w:rsid w:val="00644FDA"/>
    <w:rsid w:val="00657E21"/>
    <w:rsid w:val="006A1C24"/>
    <w:rsid w:val="006A7090"/>
    <w:rsid w:val="006C1E7D"/>
    <w:rsid w:val="006E2282"/>
    <w:rsid w:val="006F4F2D"/>
    <w:rsid w:val="006F6060"/>
    <w:rsid w:val="007242D1"/>
    <w:rsid w:val="007270CB"/>
    <w:rsid w:val="007276E0"/>
    <w:rsid w:val="007345C8"/>
    <w:rsid w:val="0076041C"/>
    <w:rsid w:val="00766FBB"/>
    <w:rsid w:val="00773513"/>
    <w:rsid w:val="00783075"/>
    <w:rsid w:val="007901B6"/>
    <w:rsid w:val="007B0815"/>
    <w:rsid w:val="007C4395"/>
    <w:rsid w:val="007E340A"/>
    <w:rsid w:val="007F00BA"/>
    <w:rsid w:val="007F43C8"/>
    <w:rsid w:val="0082677E"/>
    <w:rsid w:val="00830086"/>
    <w:rsid w:val="0083110C"/>
    <w:rsid w:val="0085540B"/>
    <w:rsid w:val="008647B7"/>
    <w:rsid w:val="00870D6F"/>
    <w:rsid w:val="0088291D"/>
    <w:rsid w:val="00883021"/>
    <w:rsid w:val="008849DE"/>
    <w:rsid w:val="008A4CC4"/>
    <w:rsid w:val="008B2679"/>
    <w:rsid w:val="008B3CC4"/>
    <w:rsid w:val="008B49B9"/>
    <w:rsid w:val="008D2152"/>
    <w:rsid w:val="008E4BA5"/>
    <w:rsid w:val="008F2AE9"/>
    <w:rsid w:val="008F318A"/>
    <w:rsid w:val="00903B55"/>
    <w:rsid w:val="00933820"/>
    <w:rsid w:val="00953828"/>
    <w:rsid w:val="009D1033"/>
    <w:rsid w:val="009E1FD9"/>
    <w:rsid w:val="009F77DC"/>
    <w:rsid w:val="00A17F3D"/>
    <w:rsid w:val="00A3415D"/>
    <w:rsid w:val="00A34E19"/>
    <w:rsid w:val="00A5403F"/>
    <w:rsid w:val="00A95940"/>
    <w:rsid w:val="00AB2F1B"/>
    <w:rsid w:val="00AC5E67"/>
    <w:rsid w:val="00AF789C"/>
    <w:rsid w:val="00B0079B"/>
    <w:rsid w:val="00B3145F"/>
    <w:rsid w:val="00B34139"/>
    <w:rsid w:val="00B35EFA"/>
    <w:rsid w:val="00B7418F"/>
    <w:rsid w:val="00B80680"/>
    <w:rsid w:val="00B9416A"/>
    <w:rsid w:val="00BA1B75"/>
    <w:rsid w:val="00BA5F0F"/>
    <w:rsid w:val="00BB2B89"/>
    <w:rsid w:val="00BD0ECD"/>
    <w:rsid w:val="00C17E2C"/>
    <w:rsid w:val="00C23C70"/>
    <w:rsid w:val="00C34F8D"/>
    <w:rsid w:val="00C53548"/>
    <w:rsid w:val="00C648F5"/>
    <w:rsid w:val="00C71C42"/>
    <w:rsid w:val="00CA0DDE"/>
    <w:rsid w:val="00CF754B"/>
    <w:rsid w:val="00D04942"/>
    <w:rsid w:val="00D07ACB"/>
    <w:rsid w:val="00D23FF7"/>
    <w:rsid w:val="00D245EB"/>
    <w:rsid w:val="00D3691D"/>
    <w:rsid w:val="00D37417"/>
    <w:rsid w:val="00D504D7"/>
    <w:rsid w:val="00D55DBD"/>
    <w:rsid w:val="00D76AAD"/>
    <w:rsid w:val="00D86FFA"/>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31DEEC-C659-457A-8552-BE8B9ED98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21</Pages>
  <Words>8044</Words>
  <Characters>43439</Characters>
  <Application>Microsoft Office Word</Application>
  <DocSecurity>0</DocSecurity>
  <Lines>361</Lines>
  <Paragraphs>10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138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59</cp:revision>
  <cp:lastPrinted>2003-10-22T01:33:00Z</cp:lastPrinted>
  <dcterms:created xsi:type="dcterms:W3CDTF">2018-05-30T22:47:00Z</dcterms:created>
  <dcterms:modified xsi:type="dcterms:W3CDTF">2020-04-25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